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A6A0C7" w14:textId="00706A75" w:rsidR="00A809D0" w:rsidRDefault="007C5F91" w:rsidP="007C5F91">
      <w:pPr>
        <w:pStyle w:val="Heading1"/>
      </w:pPr>
      <w:r>
        <w:t xml:space="preserve">Chapter </w:t>
      </w:r>
      <w:r w:rsidR="00D705CB">
        <w:t>3</w:t>
      </w:r>
      <w:r>
        <w:t>: Hydraulic Analysis of Walnut Cove Wetland Cells</w:t>
      </w:r>
    </w:p>
    <w:p w14:paraId="64A8E515" w14:textId="68FF7E53" w:rsidR="007C5F91" w:rsidRDefault="007C5F91" w:rsidP="007C5F91">
      <w:pPr>
        <w:pStyle w:val="Heading2"/>
      </w:pPr>
      <w:r>
        <w:t>Abstract</w:t>
      </w:r>
    </w:p>
    <w:p w14:paraId="2C9E2EB7" w14:textId="50863117" w:rsidR="007C5F91" w:rsidRPr="009203C6" w:rsidRDefault="006734E5" w:rsidP="00D705CB">
      <w:pPr>
        <w:ind w:firstLine="720"/>
      </w:pPr>
      <w:r>
        <w:t xml:space="preserve">The Walnut Cove </w:t>
      </w:r>
      <w:r w:rsidR="00F67BD6">
        <w:t>T</w:t>
      </w:r>
      <w:r>
        <w:t>reatment Wetlands were, like many constructed wetlands, built</w:t>
      </w:r>
      <w:r w:rsidR="00D705CB">
        <w:t xml:space="preserve"> assuming th</w:t>
      </w:r>
      <w:r>
        <w:t>e</w:t>
      </w:r>
      <w:r w:rsidR="00D705CB">
        <w:t xml:space="preserve"> </w:t>
      </w:r>
      <w:r>
        <w:t xml:space="preserve">two </w:t>
      </w:r>
      <w:r w:rsidR="00D705CB">
        <w:t>wet</w:t>
      </w:r>
      <w:r>
        <w:t xml:space="preserve">land cells would </w:t>
      </w:r>
      <w:r w:rsidR="00D705CB">
        <w:t>act as plug flow reactors that utilize the entire wetland design volume.</w:t>
      </w:r>
      <w:r>
        <w:t xml:space="preserve"> </w:t>
      </w:r>
      <w:r w:rsidR="00D705CB">
        <w:t xml:space="preserve">However, hydraulic inefficiencies </w:t>
      </w:r>
      <w:r>
        <w:t>resulting from</w:t>
      </w:r>
      <w:r w:rsidR="00D705CB">
        <w:t xml:space="preserve"> stagnant pools</w:t>
      </w:r>
      <w:r w:rsidR="00F67BD6">
        <w:t>, physical blockage, and</w:t>
      </w:r>
      <w:r w:rsidR="00D705CB">
        <w:t xml:space="preserve"> preferential flow paths</w:t>
      </w:r>
      <w:r w:rsidR="00F67BD6">
        <w:t xml:space="preserve"> can result in only a portion of the wetland design volume being used.</w:t>
      </w:r>
      <w:r w:rsidR="00D705CB">
        <w:t xml:space="preserve"> </w:t>
      </w:r>
      <w:r w:rsidR="007C5F91">
        <w:t xml:space="preserve">To </w:t>
      </w:r>
      <w:r w:rsidR="00F67BD6">
        <w:t>understand</w:t>
      </w:r>
      <w:r w:rsidR="00D705CB">
        <w:t xml:space="preserve"> the internal hydraulics of the </w:t>
      </w:r>
      <w:r w:rsidR="00176092">
        <w:t xml:space="preserve">site </w:t>
      </w:r>
      <w:r w:rsidR="00F67BD6">
        <w:t xml:space="preserve">and evaluate the effect of the wetland clean out on </w:t>
      </w:r>
      <w:r w:rsidR="00176092">
        <w:t xml:space="preserve">wetland hydraulics, </w:t>
      </w:r>
      <w:r w:rsidR="00D705CB">
        <w:t>several tracer tests were conducted at the site</w:t>
      </w:r>
      <w:r w:rsidR="00F67BD6">
        <w:t xml:space="preserve"> using Rhodamine WT dye</w:t>
      </w:r>
      <w:r w:rsidR="00D705CB">
        <w:t xml:space="preserve">. 5 tracer tests were conducted in </w:t>
      </w:r>
      <w:r w:rsidR="00F67BD6">
        <w:t>wetland cell</w:t>
      </w:r>
      <w:r w:rsidR="00D705CB">
        <w:t xml:space="preserve"> 1 and</w:t>
      </w:r>
      <w:r w:rsidR="00F67BD6">
        <w:t xml:space="preserve"> 4 tracer tests were conducted in wetland cell</w:t>
      </w:r>
      <w:r w:rsidR="00D705CB">
        <w:t xml:space="preserve"> 2, for a total of 9 tests. </w:t>
      </w:r>
      <w:r>
        <w:t xml:space="preserve"> In cell 1, </w:t>
      </w:r>
      <w:r w:rsidR="00F67BD6">
        <w:t xml:space="preserve">2 </w:t>
      </w:r>
      <w:r>
        <w:t>o</w:t>
      </w:r>
      <w:r w:rsidR="00F67BD6">
        <w:t>f the tracer tes</w:t>
      </w:r>
      <w:r>
        <w:t>t</w:t>
      </w:r>
      <w:r w:rsidR="00F67BD6">
        <w:t>s</w:t>
      </w:r>
      <w:r>
        <w:t xml:space="preserve"> were conducted </w:t>
      </w:r>
      <w:r w:rsidR="00F67BD6">
        <w:t xml:space="preserve">pre-cleanout and 3 were conducted post-cleanout. The tails of all tracer tests were extended past the last sample </w:t>
      </w:r>
      <w:r w:rsidR="009203C6">
        <w:t>to approximately 2t</w:t>
      </w:r>
      <w:r w:rsidR="009203C6">
        <w:rPr>
          <w:vertAlign w:val="subscript"/>
        </w:rPr>
        <w:t>n</w:t>
      </w:r>
      <w:r w:rsidR="009203C6">
        <w:t xml:space="preserve"> </w:t>
      </w:r>
      <w:r w:rsidR="00F67BD6">
        <w:t xml:space="preserve">using an exponential decay curve fit to the recession limb. The tracer tests were analyzed using </w:t>
      </w:r>
      <w:r w:rsidR="009203C6">
        <w:t xml:space="preserve">both the method of </w:t>
      </w:r>
      <w:r w:rsidR="00F67BD6">
        <w:t>moment</w:t>
      </w:r>
      <w:r w:rsidR="009203C6">
        <w:t>s and by fitting a</w:t>
      </w:r>
      <w:r w:rsidR="00F67BD6">
        <w:t xml:space="preserve"> gamma </w:t>
      </w:r>
      <w:r w:rsidR="009203C6">
        <w:t xml:space="preserve">probability </w:t>
      </w:r>
      <w:r w:rsidR="00F67BD6">
        <w:t>distribution</w:t>
      </w:r>
      <w:r w:rsidR="009203C6">
        <w:t xml:space="preserve"> function</w:t>
      </w:r>
      <w:r w:rsidR="00F67BD6">
        <w:t xml:space="preserve">. </w:t>
      </w:r>
      <w:r w:rsidR="00176092">
        <w:t xml:space="preserve">The hydraulic performance of the wetlands were </w:t>
      </w:r>
      <w:r w:rsidR="009203C6">
        <w:t xml:space="preserve">compared using </w:t>
      </w:r>
      <w:r w:rsidR="009203C6">
        <w:rPr>
          <w:rFonts w:cstheme="minorHAnsi"/>
        </w:rPr>
        <w:t>λ</w:t>
      </w:r>
      <w:r w:rsidR="009203C6">
        <w:rPr>
          <w:vertAlign w:val="subscript"/>
        </w:rPr>
        <w:t>e</w:t>
      </w:r>
      <w:r w:rsidR="009203C6">
        <w:t xml:space="preserve">, </w:t>
      </w:r>
      <w:r w:rsidR="009203C6">
        <w:rPr>
          <w:rFonts w:cstheme="minorHAnsi"/>
        </w:rPr>
        <w:t>τ</w:t>
      </w:r>
      <w:r w:rsidR="009203C6">
        <w:rPr>
          <w:vertAlign w:val="subscript"/>
        </w:rPr>
        <w:t>10</w:t>
      </w:r>
      <w:r w:rsidR="009203C6">
        <w:t xml:space="preserve">, and </w:t>
      </w:r>
      <w:r w:rsidR="00B140B6">
        <w:rPr>
          <w:rFonts w:cstheme="minorHAnsi"/>
        </w:rPr>
        <w:t>σ</w:t>
      </w:r>
      <w:r w:rsidR="00B140B6">
        <w:rPr>
          <w:rFonts w:cstheme="minorHAnsi"/>
          <w:vertAlign w:val="superscript"/>
        </w:rPr>
        <w:t>2</w:t>
      </w:r>
      <w:r w:rsidR="009203C6">
        <w:t xml:space="preserve"> as recommended in Liu et al </w:t>
      </w:r>
      <w:r w:rsidR="009203C6">
        <w:fldChar w:fldCharType="begin"/>
      </w:r>
      <w:r w:rsidR="009203C6">
        <w:instrText xml:space="preserve"> ADDIN ZOTERO_ITEM CSL_CITATION {"citationID":"MOgidD7r","properties":{"formattedCitation":"(2020)","plainCitation":"(2020)","noteIndex":0},"citationItems":[{"id":235,"uris":["http://zotero.org/users/local/U51IGLyM/items/3VDENG4Y"],"uri":["http://zotero.org/users/local/U51IGLyM/items/3VDENG4Y"],"itemData":{"id":235,"type":"article-journal","abstract":"Residence time distributions (RTDs), obtained from tracer experiments, are one of the main tools for investigating the hydraulic performance of constructed wetlands. However, the existence of various hydraulic indexes derived from RTDs has led to inconsistency in their application for comparing the hydraulic performance. In this work, eight hydraulic indexes were initially selected based on their popularity, and then divided into three categories: hydraulic efficiency indexes (HEIs) (λm, λe, λp, and MI), short-circuiting indexes (SIs) (t5 and t10), and mixing indexes (MIs) ( σ2 and Morril index). Then, the hydraulic indexes were optimized for compatibility, discrimination, difficulty, and their mutual relationships between different categories. The results showed large inconsistencies among HEIs, and small inconsistencies among SIs and MIs. Among the four HEIs, λe performed best in terms of compatibility, discrimination, and difficulty. Among SIs, t5 and t10 differed little in the three aforementioned aspects. Among MIs, the Morril index performed better than σ2 in terms of discrimination and difficulty. The significant correlation between short-circuiting flow and hydraulic efficiency highlights the necessity of reducing short-circuiting flow. Within each category, λe, t10, and the Morril index are recommended to quantify hydraulic efficiency, short-circuiting flow, and mixing flow, respectively. This study brings clarity to the application of hydraulic indexes and provides uniform standards for the quantification of hydraulic performance.","container-title":"Ecological Engineering","DOI":"10.1016/j.ecoleng.2019.105687","ISSN":"09258574","journalAbbreviation":"Ecological Engineering","language":"en","page":"105687","source":"DOI.org (Crossref)","title":"Optimal selection of hydraulic indexes with classical test theory to compare hydraulic performance of constructed wetlands","volume":"143","author":[{"family":"Liu","given":"Junjie"},{"family":"Dong","given":"Bin"},{"family":"Zhou","given":"Wangzi"},{"family":"Qian","given":"Zhongdong"}],"issued":{"date-parts":[["2020",1]]}},"suppress-author":true}],"schema":"https://github.com/citation-style-language/schema/raw/master/csl-citation.json"} </w:instrText>
      </w:r>
      <w:r w:rsidR="009203C6">
        <w:fldChar w:fldCharType="separate"/>
      </w:r>
      <w:r w:rsidR="009203C6" w:rsidRPr="009203C6">
        <w:rPr>
          <w:rFonts w:ascii="Calibri" w:hAnsi="Calibri" w:cs="Calibri"/>
        </w:rPr>
        <w:t>(2020)</w:t>
      </w:r>
      <w:r w:rsidR="009203C6">
        <w:fldChar w:fldCharType="end"/>
      </w:r>
      <w:r w:rsidR="009203C6">
        <w:t xml:space="preserve">. Cell 1 jumped from average </w:t>
      </w:r>
      <w:r w:rsidR="009203C6">
        <w:rPr>
          <w:rFonts w:cstheme="minorHAnsi"/>
        </w:rPr>
        <w:t>λ</w:t>
      </w:r>
      <w:r w:rsidR="009203C6">
        <w:rPr>
          <w:vertAlign w:val="subscript"/>
        </w:rPr>
        <w:t>e</w:t>
      </w:r>
      <w:r w:rsidR="009203C6">
        <w:t xml:space="preserve">, </w:t>
      </w:r>
      <w:r w:rsidR="009203C6">
        <w:rPr>
          <w:rFonts w:cstheme="minorHAnsi"/>
        </w:rPr>
        <w:t>τ</w:t>
      </w:r>
      <w:r w:rsidR="009203C6">
        <w:rPr>
          <w:vertAlign w:val="subscript"/>
        </w:rPr>
        <w:t>10</w:t>
      </w:r>
      <w:r w:rsidR="009203C6">
        <w:t>, and the Morril index</w:t>
      </w:r>
      <w:r w:rsidR="009203C6">
        <w:t xml:space="preserve"> values of  to values of  , respectively, after detritus removal. Cell 2 remained constant at </w:t>
      </w:r>
      <w:r w:rsidR="009203C6">
        <w:t>values of  to values of  , respectively, after detritus</w:t>
      </w:r>
      <w:r w:rsidR="009203C6">
        <w:t xml:space="preserve">. It can be concluded that the detritus removal </w:t>
      </w:r>
      <w:r w:rsidR="0075088A">
        <w:t>substantially</w:t>
      </w:r>
      <w:r w:rsidR="009203C6">
        <w:t xml:space="preserve"> improved the hydraulic performance of wetland cell 1.</w:t>
      </w:r>
    </w:p>
    <w:p w14:paraId="5B9F8760" w14:textId="36D98EDA" w:rsidR="00176092" w:rsidRDefault="00176092" w:rsidP="00176092">
      <w:pPr>
        <w:pStyle w:val="Heading2"/>
      </w:pPr>
      <w:r>
        <w:t>Introduction</w:t>
      </w:r>
    </w:p>
    <w:p w14:paraId="1E0042D0" w14:textId="431CA99E" w:rsidR="007C5F91" w:rsidRDefault="0026620F" w:rsidP="007C5F91">
      <w:r>
        <w:tab/>
      </w:r>
      <w:r w:rsidR="00AF2AE7">
        <w:t>Tracer tests</w:t>
      </w:r>
    </w:p>
    <w:p w14:paraId="3DA3F6E1" w14:textId="5892048D" w:rsidR="00AF2AE7" w:rsidRDefault="00AF2AE7" w:rsidP="00AF2AE7">
      <w:pPr>
        <w:pStyle w:val="Heading2"/>
      </w:pPr>
      <w:r>
        <w:t>Methods</w:t>
      </w:r>
    </w:p>
    <w:p w14:paraId="74C589CF" w14:textId="0C4D5B6D" w:rsidR="00AF2AE7" w:rsidRPr="00AF2AE7" w:rsidRDefault="00AF2AE7" w:rsidP="00AF2AE7">
      <w:r>
        <w:tab/>
        <w:t>T</w:t>
      </w:r>
      <w:r w:rsidR="000C6C68">
        <w:t>rapezoidal integration</w:t>
      </w:r>
      <w:bookmarkStart w:id="0" w:name="_GoBack"/>
      <w:bookmarkEnd w:id="0"/>
    </w:p>
    <w:sectPr w:rsidR="00AF2AE7" w:rsidRPr="00AF2AE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5F91"/>
    <w:rsid w:val="000C6C68"/>
    <w:rsid w:val="00176092"/>
    <w:rsid w:val="0026620F"/>
    <w:rsid w:val="004E0CB8"/>
    <w:rsid w:val="006734E5"/>
    <w:rsid w:val="0075088A"/>
    <w:rsid w:val="007C5F91"/>
    <w:rsid w:val="009203C6"/>
    <w:rsid w:val="00A809D0"/>
    <w:rsid w:val="00AF2AE7"/>
    <w:rsid w:val="00B140B6"/>
    <w:rsid w:val="00D705CB"/>
    <w:rsid w:val="00F67BD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1B52F3"/>
  <w15:chartTrackingRefBased/>
  <w15:docId w15:val="{2F542401-A672-4F10-8E85-C90701EBF3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C5F9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C5F9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C5F91"/>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7C5F9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C5F91"/>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7C5F91"/>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9DC20264-1D98-44D8-814D-4D966C5F1D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4</TotalTime>
  <Pages>1</Pages>
  <Words>627</Words>
  <Characters>3577</Characters>
  <Application>Microsoft Office Word</Application>
  <DocSecurity>0</DocSecurity>
  <Lines>29</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ck Kamrath</dc:creator>
  <cp:keywords/>
  <dc:description/>
  <cp:lastModifiedBy>Brock Kamrath</cp:lastModifiedBy>
  <cp:revision>4</cp:revision>
  <dcterms:created xsi:type="dcterms:W3CDTF">2020-04-07T19:17:00Z</dcterms:created>
  <dcterms:modified xsi:type="dcterms:W3CDTF">2020-04-08T2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G90l5DqC"/&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